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B4B52B6" w14:textId="57B355E1" w:rsidR="00E40814" w:rsidRDefault="00E40814" w:rsidP="008B139E">
      <w:pPr>
        <w:spacing w:line="480" w:lineRule="auto"/>
      </w:pPr>
      <w:r>
        <w:t xml:space="preserve">Abstract: Despite advances in bladder cancer </w:t>
      </w:r>
      <w:r w:rsidR="00A0266F">
        <w:t>treatment</w:t>
      </w:r>
      <w:r>
        <w:t xml:space="preserve">, the rate of decline in bladder cancer mortality rates is decreased compared to other cancers. </w:t>
      </w:r>
      <w:r w:rsidR="00A0266F">
        <w:t xml:space="preserve">One of the critical clinical signs of mortality and recurrence is the </w:t>
      </w:r>
      <w:r w:rsidR="00A0266F" w:rsidRPr="00A0266F">
        <w:t>muscle invasiveness</w:t>
      </w:r>
      <w:r w:rsidR="00A0266F">
        <w:t xml:space="preserve">. </w:t>
      </w:r>
      <w:r>
        <w:t xml:space="preserve">Non-muscle invasive bladder cancer has the highest rate of recurrence of all types of cancer. </w:t>
      </w:r>
      <w:r w:rsidR="00FB1387">
        <w:t>This study aimed to examine t</w:t>
      </w:r>
      <w:r w:rsidR="00FB1387" w:rsidRPr="00FB1387">
        <w:t xml:space="preserve">he association between bladder cancer recurrence and </w:t>
      </w:r>
      <w:r w:rsidR="00FB1387">
        <w:t xml:space="preserve">promoter </w:t>
      </w:r>
      <w:r w:rsidR="00FB1387" w:rsidRPr="00FB1387">
        <w:t>DNA methylation.</w:t>
      </w:r>
      <w:r w:rsidR="00FB1387">
        <w:t xml:space="preserve"> Using a robust regression model, we identified 135 significantly methylated genes. Subsequently, we found 16 differentially methylated genes. We found that these genes significantly affected </w:t>
      </w:r>
      <w:r w:rsidR="00FB1387" w:rsidRPr="00FB1387">
        <w:rPr>
          <w:rFonts w:cstheme="minorHAnsi"/>
          <w:color w:val="000000" w:themeColor="text1"/>
        </w:rPr>
        <w:t xml:space="preserve">GPCRs &amp; </w:t>
      </w:r>
      <w:r w:rsidR="00FB1387" w:rsidRPr="00D91284">
        <w:rPr>
          <w:rFonts w:ascii="Cambria Math" w:hAnsi="Cambria Math" w:cs="Cambria Math"/>
          <w:color w:val="000000" w:themeColor="text1"/>
        </w:rPr>
        <w:t>𝞫</w:t>
      </w:r>
      <w:r w:rsidR="00FB1387" w:rsidRPr="00D91284">
        <w:rPr>
          <w:rFonts w:cstheme="minorHAnsi"/>
          <w:color w:val="000000" w:themeColor="text1"/>
        </w:rPr>
        <w:t>-</w:t>
      </w:r>
      <w:r w:rsidR="00FB1387" w:rsidRPr="00FB1387">
        <w:rPr>
          <w:rFonts w:cstheme="minorHAnsi"/>
          <w:color w:val="000000" w:themeColor="text1"/>
        </w:rPr>
        <w:t>catenin pathways</w:t>
      </w:r>
      <w:r w:rsidR="00FB1387">
        <w:rPr>
          <w:rFonts w:cstheme="minorHAnsi"/>
          <w:color w:val="000000" w:themeColor="text1"/>
        </w:rPr>
        <w:t xml:space="preserve">. </w:t>
      </w:r>
      <w:r w:rsidR="00B97495">
        <w:rPr>
          <w:rFonts w:cstheme="minorHAnsi"/>
          <w:color w:val="000000" w:themeColor="text1"/>
        </w:rPr>
        <w:t xml:space="preserve">Our results </w:t>
      </w:r>
      <w:r w:rsidR="00163DC0">
        <w:rPr>
          <w:rFonts w:cstheme="minorHAnsi"/>
          <w:color w:val="000000" w:themeColor="text1"/>
        </w:rPr>
        <w:t xml:space="preserve">find potential clinical biomarkers for </w:t>
      </w:r>
      <w:r w:rsidR="00B25D7A">
        <w:rPr>
          <w:rFonts w:cstheme="minorHAnsi"/>
          <w:color w:val="000000" w:themeColor="text1"/>
        </w:rPr>
        <w:t xml:space="preserve">bladder cancer recurrence. Future studies should attempt to identify </w:t>
      </w:r>
      <w:r w:rsidR="001F1FC3">
        <w:rPr>
          <w:rFonts w:cstheme="minorHAnsi"/>
          <w:color w:val="000000" w:themeColor="text1"/>
        </w:rPr>
        <w:t>whether these biomarkers can</w:t>
      </w:r>
      <w:r w:rsidR="008B139E">
        <w:rPr>
          <w:rFonts w:cstheme="minorHAnsi"/>
          <w:color w:val="000000" w:themeColor="text1"/>
        </w:rPr>
        <w:t xml:space="preserve"> be reproducible in different populations. </w:t>
      </w:r>
    </w:p>
    <w:p w14:paraId="15F26FE2" w14:textId="67FAEE50" w:rsidR="008B139E" w:rsidRDefault="008B139E" w:rsidP="008B139E">
      <w:pPr>
        <w:spacing w:line="480" w:lineRule="auto"/>
      </w:pPr>
      <w:r>
        <w:t xml:space="preserve">Intro: </w:t>
      </w:r>
    </w:p>
    <w:p w14:paraId="4BF34FC6" w14:textId="0347ECEB" w:rsidR="00F24250" w:rsidRDefault="00B51D2A" w:rsidP="00B51D2A">
      <w:pPr>
        <w:spacing w:line="480" w:lineRule="auto"/>
        <w:ind w:firstLine="720"/>
      </w:pPr>
      <w:r>
        <w:t>Bladder cancer is a complex phenotype dependent on a variety of factors including genetics</w:t>
      </w:r>
      <w:r w:rsidR="00510C7D">
        <w:fldChar w:fldCharType="begin">
          <w:fldData xml:space="preserve">PEVuZE5vdGU+PENpdGU+PEF1dGhvcj5NYXJ0aW48L0F1dGhvcj48WWVhcj4yMDE4PC9ZZWFyPjxS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</w:fldData>
        </w:fldChar>
      </w:r>
      <w:r w:rsidR="00510C7D">
        <w:instrText xml:space="preserve"> ADDIN EN.CITE </w:instrText>
      </w:r>
      <w:r w:rsidR="00510C7D">
        <w:fldChar w:fldCharType="begin">
          <w:fldData xml:space="preserve">PEVuZE5vdGU+PENpdGU+PEF1dGhvcj5NYXJ0aW48L0F1dGhvcj48WWVhcj4yMDE4PC9ZZWFyPjxS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</w:fldData>
        </w:fldChar>
      </w:r>
      <w:r w:rsidR="00510C7D">
        <w:instrText xml:space="preserve"> ADDIN EN.CITE.DATA </w:instrText>
      </w:r>
      <w:r w:rsidR="00510C7D">
        <w:fldChar w:fldCharType="end"/>
      </w:r>
      <w:r w:rsidR="00510C7D">
        <w:fldChar w:fldCharType="separate"/>
      </w:r>
      <w:r w:rsidR="00510C7D" w:rsidRPr="00510C7D">
        <w:rPr>
          <w:noProof/>
          <w:vertAlign w:val="superscript"/>
        </w:rPr>
        <w:t>1-3</w:t>
      </w:r>
      <w:r w:rsidR="00510C7D">
        <w:fldChar w:fldCharType="end"/>
      </w:r>
      <w:r>
        <w:t>, exposure to environmental chemicals</w:t>
      </w:r>
      <w:r w:rsidR="00F60163">
        <w:fldChar w:fldCharType="begin">
          <w:fldData xml:space="preserve">PEVuZE5vdGU+PENpdGU+PEF1dGhvcj5MaTwvQXV0aG9yPjxZZWFyPjIwMjI8L1llYXI+PFJlY051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</w:fldData>
        </w:fldChar>
      </w:r>
      <w:r w:rsidR="00F60163">
        <w:instrText xml:space="preserve"> ADDIN EN.CITE </w:instrText>
      </w:r>
      <w:r w:rsidR="00F60163">
        <w:fldChar w:fldCharType="begin">
          <w:fldData xml:space="preserve">PEVuZE5vdGU+PENpdGU+PEF1dGhvcj5MaTwvQXV0aG9yPjxZZWFyPjIwMjI8L1llYXI+PFJlY051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</w:fldData>
        </w:fldChar>
      </w:r>
      <w:r w:rsidR="00F60163">
        <w:instrText xml:space="preserve"> ADDIN EN.CITE.DATA </w:instrText>
      </w:r>
      <w:r w:rsidR="00F60163">
        <w:fldChar w:fldCharType="end"/>
      </w:r>
      <w:r w:rsidR="00F60163">
        <w:fldChar w:fldCharType="separate"/>
      </w:r>
      <w:r w:rsidR="00F60163" w:rsidRPr="00F60163">
        <w:rPr>
          <w:noProof/>
          <w:vertAlign w:val="superscript"/>
        </w:rPr>
        <w:t>4-6</w:t>
      </w:r>
      <w:r w:rsidR="00F60163">
        <w:fldChar w:fldCharType="end"/>
      </w:r>
      <w:r>
        <w:t>, and psychosocial stressors. Despite advances in bladder cancer treatment</w:t>
      </w:r>
      <w:r w:rsidR="00C057F2">
        <w:t xml:space="preserve"> over the past two decades</w:t>
      </w:r>
      <w:r>
        <w:t xml:space="preserve">, bladder cancer mortality has not decreased at comparable rates for other cancers, such as prostate, </w:t>
      </w:r>
      <w:r w:rsidR="00C057F2" w:rsidRPr="00C057F2">
        <w:t>breast, lung</w:t>
      </w:r>
      <w:r w:rsidR="00C057F2">
        <w:t xml:space="preserve">, </w:t>
      </w:r>
      <w:r w:rsidR="00C057F2" w:rsidRPr="00C057F2">
        <w:t>and colon cancer</w:t>
      </w:r>
      <w:r w:rsidR="00C057F2">
        <w:t>.</w:t>
      </w:r>
      <w:r w:rsidR="00C73547">
        <w:fldChar w:fldCharType="begin">
          <w:fldData xml:space="preserve">PEVuZE5vdGU+PENpdGU+PEF1dGhvcj5Eb2JydWNoPC9BdXRob3I+PFllYXI+MjAxNjwvWWVhcj48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</w:fldData>
        </w:fldChar>
      </w:r>
      <w:r w:rsidR="00C73547">
        <w:instrText xml:space="preserve"> ADDIN EN.CITE </w:instrText>
      </w:r>
      <w:r w:rsidR="00C73547">
        <w:fldChar w:fldCharType="begin">
          <w:fldData xml:space="preserve">PEVuZE5vdGU+PENpdGU+PEF1dGhvcj5Eb2JydWNoPC9BdXRob3I+PFllYXI+MjAxNjwvWWVhcj48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</w:fldData>
        </w:fldChar>
      </w:r>
      <w:r w:rsidR="00C73547">
        <w:instrText xml:space="preserve"> ADDIN EN.CITE.DATA </w:instrText>
      </w:r>
      <w:r w:rsidR="00C73547">
        <w:fldChar w:fldCharType="end"/>
      </w:r>
      <w:r w:rsidR="00C73547">
        <w:fldChar w:fldCharType="separate"/>
      </w:r>
      <w:r w:rsidR="00C73547" w:rsidRPr="00C73547">
        <w:rPr>
          <w:noProof/>
          <w:vertAlign w:val="superscript"/>
        </w:rPr>
        <w:t>7-9</w:t>
      </w:r>
      <w:r w:rsidR="00C73547">
        <w:fldChar w:fldCharType="end"/>
      </w:r>
      <w:r>
        <w:t xml:space="preserve"> </w:t>
      </w:r>
      <w:r w:rsidR="0028741C">
        <w:t xml:space="preserve">Disparities are stark </w:t>
      </w:r>
      <w:r w:rsidR="00DA31B8">
        <w:t>in bladder cancer incidence rates wi</w:t>
      </w:r>
      <w:r w:rsidR="00987490">
        <w:t xml:space="preserve">th the bladder cancer </w:t>
      </w:r>
      <w:r w:rsidR="00C93B78">
        <w:t>risk of men 4 time</w:t>
      </w:r>
      <w:r w:rsidR="00A548E4">
        <w:t>s</w:t>
      </w:r>
      <w:r w:rsidR="00C93B78">
        <w:t xml:space="preserve"> that of women.</w:t>
      </w:r>
      <w:r w:rsidR="002A5DD0">
        <w:fldChar w:fldCharType="begin">
          <w:fldData xml:space="preserve">PEVuZE5vdGU+PENpdGU+PEF1dGhvcj5TdW5nPC9BdXRob3I+PFllYXI+MjAxOTwvWWVhcj48UmVj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</w:fldData>
        </w:fldChar>
      </w:r>
      <w:r w:rsidR="002A5DD0">
        <w:instrText xml:space="preserve"> ADDIN EN.CITE </w:instrText>
      </w:r>
      <w:r w:rsidR="002A5DD0">
        <w:fldChar w:fldCharType="begin">
          <w:fldData xml:space="preserve">PEVuZE5vdGU+PENpdGU+PEF1dGhvcj5TdW5nPC9BdXRob3I+PFllYXI+MjAxOTwvWWVhcj48UmVj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</w:fldData>
        </w:fldChar>
      </w:r>
      <w:r w:rsidR="002A5DD0">
        <w:instrText xml:space="preserve"> ADDIN EN.CITE.DATA </w:instrText>
      </w:r>
      <w:r w:rsidR="002A5DD0">
        <w:fldChar w:fldCharType="end"/>
      </w:r>
      <w:r w:rsidR="002A5DD0">
        <w:fldChar w:fldCharType="separate"/>
      </w:r>
      <w:r w:rsidR="002A5DD0" w:rsidRPr="002A5DD0">
        <w:rPr>
          <w:noProof/>
          <w:vertAlign w:val="superscript"/>
        </w:rPr>
        <w:t>10</w:t>
      </w:r>
      <w:r w:rsidR="002A5DD0">
        <w:fldChar w:fldCharType="end"/>
      </w:r>
      <w:r w:rsidR="00A548E4">
        <w:t xml:space="preserve"> </w:t>
      </w:r>
      <w:r w:rsidR="00C057F2">
        <w:t xml:space="preserve">Notably, bladder cancer recurrence has been differential according to </w:t>
      </w:r>
      <w:r w:rsidR="002B334B">
        <w:t>mus</w:t>
      </w:r>
      <w:r w:rsidR="00494187">
        <w:t>cle invasiveness</w:t>
      </w:r>
      <w:r w:rsidR="00EB4FFC">
        <w:t>.</w:t>
      </w:r>
      <w:r w:rsidR="007644E3">
        <w:fldChar w:fldCharType="begin">
          <w:fldData xml:space="preserve">PEVuZE5vdGU+PENpdGU+PEF1dGhvcj5UZW9oPC9BdXRob3I+PFllYXI+MjAyMjwvWWVhcj48UmVj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</w:fldData>
        </w:fldChar>
      </w:r>
      <w:r w:rsidR="007644E3">
        <w:instrText xml:space="preserve"> ADDIN EN.CITE </w:instrText>
      </w:r>
      <w:r w:rsidR="007644E3">
        <w:fldChar w:fldCharType="begin">
          <w:fldData xml:space="preserve">PEVuZE5vdGU+PENpdGU+PEF1dGhvcj5UZW9oPC9BdXRob3I+PFllYXI+MjAyMjwvWWVhcj48UmVj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</w:fldData>
        </w:fldChar>
      </w:r>
      <w:r w:rsidR="007644E3">
        <w:instrText xml:space="preserve"> ADDIN EN.CITE.DATA </w:instrText>
      </w:r>
      <w:r w:rsidR="007644E3">
        <w:fldChar w:fldCharType="end"/>
      </w:r>
      <w:r w:rsidR="007644E3">
        <w:fldChar w:fldCharType="separate"/>
      </w:r>
      <w:r w:rsidR="007644E3" w:rsidRPr="007644E3">
        <w:rPr>
          <w:noProof/>
          <w:vertAlign w:val="superscript"/>
        </w:rPr>
        <w:t>11</w:t>
      </w:r>
      <w:r w:rsidR="007644E3">
        <w:fldChar w:fldCharType="end"/>
      </w:r>
      <w:r w:rsidR="0028741C">
        <w:t xml:space="preserve"> M</w:t>
      </w:r>
      <w:r w:rsidR="00EB4FFC">
        <w:t>uscle invasive bladder cancer</w:t>
      </w:r>
      <w:r w:rsidR="0028741C">
        <w:t xml:space="preserve"> maintains increased mortality and recurrence rates compared to non-</w:t>
      </w:r>
      <w:r w:rsidR="007644E3">
        <w:t>invasive</w:t>
      </w:r>
      <w:r w:rsidR="0028741C">
        <w:t xml:space="preserve"> bladder cancer.</w:t>
      </w:r>
      <w:r w:rsidR="00F02494">
        <w:fldChar w:fldCharType="begin">
          <w:fldData xml:space="preserve">PEVuZE5vdGU+PENpdGU+PEF1dGhvcj5DaGVuPC9BdXRob3I+PFllYXI+MjAyMjwvWWVhcj48UmVj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</w:fldData>
        </w:fldChar>
      </w:r>
      <w:r w:rsidR="00F02494">
        <w:instrText xml:space="preserve"> ADDIN EN.CITE </w:instrText>
      </w:r>
      <w:r w:rsidR="00F02494">
        <w:fldChar w:fldCharType="begin">
          <w:fldData xml:space="preserve">PEVuZE5vdGU+PENpdGU+PEF1dGhvcj5DaGVuPC9BdXRob3I+PFllYXI+MjAyMjwvWWVhcj48UmVj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</w:fldData>
        </w:fldChar>
      </w:r>
      <w:r w:rsidR="00F02494">
        <w:instrText xml:space="preserve"> ADDIN EN.CITE.DATA </w:instrText>
      </w:r>
      <w:r w:rsidR="00F02494">
        <w:fldChar w:fldCharType="end"/>
      </w:r>
      <w:r w:rsidR="00F02494">
        <w:fldChar w:fldCharType="separate"/>
      </w:r>
      <w:r w:rsidR="00F02494" w:rsidRPr="00F02494">
        <w:rPr>
          <w:noProof/>
          <w:vertAlign w:val="superscript"/>
        </w:rPr>
        <w:t>4,8,11-17</w:t>
      </w:r>
      <w:r w:rsidR="00F02494">
        <w:fldChar w:fldCharType="end"/>
      </w:r>
    </w:p>
    <w:p w14:paraId="5DF06496" w14:textId="08FB13E2" w:rsidR="00C057F2" w:rsidRDefault="00C057F2" w:rsidP="00B51D2A">
      <w:pPr>
        <w:spacing w:line="480" w:lineRule="auto"/>
        <w:ind w:firstLine="720"/>
      </w:pPr>
      <w:r>
        <w:t>Epigenetic alterations have been suggested to be critical to the underlying etiology of bladder cancer</w:t>
      </w:r>
      <w:r w:rsidR="007644E3">
        <w:t xml:space="preserve"> and bladder cancer subtype</w:t>
      </w:r>
      <w:r>
        <w:t>.</w:t>
      </w:r>
      <w:r w:rsidR="008150EF">
        <w:fldChar w:fldCharType="begin">
          <w:fldData xml:space="preserve">PEVuZE5vdGU+PENpdGU+PEF1dGhvcj5TaGl2YWt1bWFyPC9BdXRob3I+PFllYXI+MjAyMTwvWWVh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</w:fldData>
        </w:fldChar>
      </w:r>
      <w:r w:rsidR="00F02494">
        <w:instrText xml:space="preserve"> ADDIN EN.CITE </w:instrText>
      </w:r>
      <w:r w:rsidR="00F02494">
        <w:fldChar w:fldCharType="begin">
          <w:fldData xml:space="preserve">PEVuZE5vdGU+PENpdGU+PEF1dGhvcj5TaGl2YWt1bWFyPC9BdXRob3I+PFllYXI+MjAyMTwvWWVh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</w:fldData>
        </w:fldChar>
      </w:r>
      <w:r w:rsidR="00F02494">
        <w:instrText xml:space="preserve"> ADDIN EN.CITE.DATA </w:instrText>
      </w:r>
      <w:r w:rsidR="00F02494">
        <w:fldChar w:fldCharType="end"/>
      </w:r>
      <w:r w:rsidR="008150EF">
        <w:fldChar w:fldCharType="separate"/>
      </w:r>
      <w:r w:rsidR="00F02494" w:rsidRPr="00F02494">
        <w:rPr>
          <w:noProof/>
          <w:vertAlign w:val="superscript"/>
        </w:rPr>
        <w:t>18,19</w:t>
      </w:r>
      <w:r w:rsidR="008150EF">
        <w:fldChar w:fldCharType="end"/>
      </w:r>
      <w:r>
        <w:t xml:space="preserve"> Epigenetic alterations</w:t>
      </w:r>
      <w:r w:rsidR="00B31E33">
        <w:t>, specifically DNA methylation,</w:t>
      </w:r>
      <w:r>
        <w:t xml:space="preserve"> may conspire with genetic alterations to induce the bladder cancer phenotype and </w:t>
      </w:r>
      <w:r>
        <w:lastRenderedPageBreak/>
        <w:t>its subsequent recurrence.</w:t>
      </w:r>
      <w:r w:rsidR="002F62A2">
        <w:fldChar w:fldCharType="begin">
          <w:fldData xml:space="preserve">PEVuZE5vdGU+PENpdGU+PEF1dGhvcj5DYXJyb3QtWmhhbmc8L0F1dGhvcj48WWVhcj4yMDIwPC9Z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</w:fldData>
        </w:fldChar>
      </w:r>
      <w:r w:rsidR="00F02494">
        <w:instrText xml:space="preserve"> ADDIN EN.CITE </w:instrText>
      </w:r>
      <w:r w:rsidR="00F02494">
        <w:fldChar w:fldCharType="begin">
          <w:fldData xml:space="preserve">PEVuZE5vdGU+PENpdGU+PEF1dGhvcj5DYXJyb3QtWmhhbmc8L0F1dGhvcj48WWVhcj4yMDIwPC9Z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</w:fldData>
        </w:fldChar>
      </w:r>
      <w:r w:rsidR="00F02494">
        <w:instrText xml:space="preserve"> ADDIN EN.CITE.DATA </w:instrText>
      </w:r>
      <w:r w:rsidR="00F02494">
        <w:fldChar w:fldCharType="end"/>
      </w:r>
      <w:r w:rsidR="002F62A2">
        <w:fldChar w:fldCharType="separate"/>
      </w:r>
      <w:r w:rsidR="00F02494" w:rsidRPr="00F02494">
        <w:rPr>
          <w:noProof/>
          <w:vertAlign w:val="superscript"/>
        </w:rPr>
        <w:t>14,16,20-25</w:t>
      </w:r>
      <w:r w:rsidR="002F62A2">
        <w:fldChar w:fldCharType="end"/>
      </w:r>
      <w:r>
        <w:t xml:space="preserve"> Epidemiological studies have found </w:t>
      </w:r>
      <w:r w:rsidR="008150EF">
        <w:t>i</w:t>
      </w:r>
      <w:r w:rsidRPr="00C057F2">
        <w:t>ncreased methylation in gene promoter regions has been found in individuals with bladder cancer</w:t>
      </w:r>
      <w:r>
        <w:t>.</w:t>
      </w:r>
      <w:r w:rsidR="00B31E33">
        <w:fldChar w:fldCharType="begin">
          <w:fldData xml:space="preserve">PEVuZE5vdGU+PENpdGU+PEF1dGhvcj5BbGhhbWRvdzwvQXV0aG9yPjxZZWFyPjIwMTg8L1llYXI+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</w:fldData>
        </w:fldChar>
      </w:r>
      <w:r w:rsidR="00F02494">
        <w:instrText xml:space="preserve"> ADDIN EN.CITE </w:instrText>
      </w:r>
      <w:r w:rsidR="00F02494">
        <w:fldChar w:fldCharType="begin">
          <w:fldData xml:space="preserve">PEVuZE5vdGU+PENpdGU+PEF1dGhvcj5BbGhhbWRvdzwvQXV0aG9yPjxZZWFyPjIwMTg8L1llYXI+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</w:fldData>
        </w:fldChar>
      </w:r>
      <w:r w:rsidR="00F02494">
        <w:instrText xml:space="preserve"> ADDIN EN.CITE.DATA </w:instrText>
      </w:r>
      <w:r w:rsidR="00F02494">
        <w:fldChar w:fldCharType="end"/>
      </w:r>
      <w:r w:rsidR="00B31E33">
        <w:fldChar w:fldCharType="separate"/>
      </w:r>
      <w:r w:rsidR="00F02494" w:rsidRPr="00F02494">
        <w:rPr>
          <w:noProof/>
          <w:vertAlign w:val="superscript"/>
        </w:rPr>
        <w:t>26-28</w:t>
      </w:r>
      <w:r w:rsidR="00B31E33">
        <w:fldChar w:fldCharType="end"/>
      </w:r>
      <w:r>
        <w:t xml:space="preserve"> Differential DNA methylation patterns have been identified </w:t>
      </w:r>
      <w:r w:rsidR="00D91AB9">
        <w:t xml:space="preserve">between </w:t>
      </w:r>
      <w:r w:rsidR="00E86AE3">
        <w:t xml:space="preserve">bladder cancer subtypes: </w:t>
      </w:r>
      <w:r w:rsidR="004D7D8C">
        <w:t xml:space="preserve">muscle invasive bladder cancer and </w:t>
      </w:r>
      <w:r w:rsidR="009645FF">
        <w:t>n</w:t>
      </w:r>
      <w:r w:rsidR="004D7D8C">
        <w:t xml:space="preserve">on-muscle invasive bladder </w:t>
      </w:r>
      <w:r w:rsidR="009645FF">
        <w:t>cancer</w:t>
      </w:r>
      <w:r>
        <w:t>.</w:t>
      </w:r>
      <w:r w:rsidR="00ED6A61">
        <w:fldChar w:fldCharType="begin">
          <w:fldData xml:space="preserve">PEVuZE5vdGU+PENpdGU+PEF1dGhvcj5BbGhhbWRvdzwvQXV0aG9yPjxZZWFyPjIwMTg8L1llYXI+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</w:fldData>
        </w:fldChar>
      </w:r>
      <w:r w:rsidR="00F02494">
        <w:instrText xml:space="preserve"> ADDIN EN.CITE </w:instrText>
      </w:r>
      <w:r w:rsidR="00F02494">
        <w:fldChar w:fldCharType="begin">
          <w:fldData xml:space="preserve">PEVuZE5vdGU+PENpdGU+PEF1dGhvcj5BbGhhbWRvdzwvQXV0aG9yPjxZZWFyPjIwMTg8L1llYXI+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</w:fldData>
        </w:fldChar>
      </w:r>
      <w:r w:rsidR="00F02494">
        <w:instrText xml:space="preserve"> ADDIN EN.CITE.DATA </w:instrText>
      </w:r>
      <w:r w:rsidR="00F02494">
        <w:fldChar w:fldCharType="end"/>
      </w:r>
      <w:r w:rsidR="00ED6A61">
        <w:fldChar w:fldCharType="separate"/>
      </w:r>
      <w:r w:rsidR="00F02494" w:rsidRPr="00F02494">
        <w:rPr>
          <w:noProof/>
          <w:vertAlign w:val="superscript"/>
        </w:rPr>
        <w:t>12,15,19,26-28</w:t>
      </w:r>
      <w:r w:rsidR="00ED6A61">
        <w:fldChar w:fldCharType="end"/>
      </w:r>
      <w:r w:rsidR="009645FF">
        <w:t xml:space="preserve"> </w:t>
      </w:r>
      <w:r w:rsidR="0012666C">
        <w:t xml:space="preserve">Previous research has not identified a </w:t>
      </w:r>
      <w:r w:rsidR="00E120DE">
        <w:t xml:space="preserve">verifiable </w:t>
      </w:r>
      <w:r w:rsidR="004508D9">
        <w:t>DNA methylation biomarker for bladder cancer, specifically for bladder recurrence.</w:t>
      </w:r>
      <w:r w:rsidR="00857BA7">
        <w:fldChar w:fldCharType="begin">
          <w:fldData xml:space="preserve">PEVuZE5vdGU+PENpdGU+PEF1dGhvcj5Kb3JkYWhsPC9BdXRob3I+PFllYXI+MjAxODwvWWVhcj48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</w:fldData>
        </w:fldChar>
      </w:r>
      <w:r w:rsidR="00F02494">
        <w:instrText xml:space="preserve"> ADDIN EN.CITE </w:instrText>
      </w:r>
      <w:r w:rsidR="00F02494">
        <w:fldChar w:fldCharType="begin">
          <w:fldData xml:space="preserve">PEVuZE5vdGU+PENpdGU+PEF1dGhvcj5Kb3JkYWhsPC9BdXRob3I+PFllYXI+MjAxODwvWWVhcj48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</w:fldData>
        </w:fldChar>
      </w:r>
      <w:r w:rsidR="00F02494">
        <w:instrText xml:space="preserve"> ADDIN EN.CITE.DATA </w:instrText>
      </w:r>
      <w:r w:rsidR="00F02494">
        <w:fldChar w:fldCharType="end"/>
      </w:r>
      <w:r w:rsidR="00857BA7">
        <w:fldChar w:fldCharType="separate"/>
      </w:r>
      <w:r w:rsidR="00F02494" w:rsidRPr="00F02494">
        <w:rPr>
          <w:noProof/>
          <w:vertAlign w:val="superscript"/>
        </w:rPr>
        <w:t>18,29-32</w:t>
      </w:r>
      <w:r w:rsidR="00857BA7">
        <w:fldChar w:fldCharType="end"/>
      </w:r>
    </w:p>
    <w:p w14:paraId="4E068859" w14:textId="2038489E" w:rsidR="00510C7D" w:rsidRDefault="004508D9" w:rsidP="00B51D2A">
      <w:pPr>
        <w:spacing w:line="480" w:lineRule="auto"/>
        <w:ind w:firstLine="720"/>
      </w:pPr>
      <w:r>
        <w:t xml:space="preserve">This study </w:t>
      </w:r>
      <w:r w:rsidR="00EF7413">
        <w:t>examine</w:t>
      </w:r>
      <w:r w:rsidR="00FE4AD6">
        <w:t xml:space="preserve">d </w:t>
      </w:r>
      <w:r w:rsidR="00EF7413" w:rsidRPr="00EF7413">
        <w:t>the association between bladder cancer recurrence and DNA methylation.</w:t>
      </w:r>
      <w:r w:rsidR="008768FB">
        <w:t xml:space="preserve"> </w:t>
      </w:r>
      <w:r w:rsidR="00FE4AD6">
        <w:t xml:space="preserve">Furthermore, we identified biological pathways that </w:t>
      </w:r>
      <w:r w:rsidR="00B7061D">
        <w:t>differentially methylated loci significantly alter</w:t>
      </w:r>
      <w:r w:rsidR="002534B0">
        <w:t xml:space="preserve"> to identify potential biomarkers for bladder cancer recurrence. </w:t>
      </w:r>
    </w:p>
    <w:p w14:paraId="6636AB06" w14:textId="77777777" w:rsidR="00510C7D" w:rsidRDefault="00510C7D" w:rsidP="00B51D2A">
      <w:pPr>
        <w:spacing w:line="480" w:lineRule="auto"/>
        <w:ind w:firstLine="720"/>
      </w:pPr>
    </w:p>
    <w:p w14:paraId="5B21982A" w14:textId="77777777" w:rsidR="00F02494" w:rsidRPr="00F02494" w:rsidRDefault="00510C7D" w:rsidP="00F02494">
      <w:pPr>
        <w:pStyle w:val="EndNoteBibliography"/>
        <w:rPr>
          <w:noProof/>
        </w:rPr>
      </w:pPr>
      <w:r>
        <w:fldChar w:fldCharType="begin"/>
      </w:r>
      <w:r>
        <w:instrText xml:space="preserve"> ADDIN EN.REFLIST </w:instrText>
      </w:r>
      <w:r>
        <w:fldChar w:fldCharType="separate"/>
      </w:r>
      <w:r w:rsidR="00F02494" w:rsidRPr="00F02494">
        <w:rPr>
          <w:noProof/>
        </w:rPr>
        <w:t>1.</w:t>
      </w:r>
      <w:r w:rsidR="00F02494" w:rsidRPr="00F02494">
        <w:rPr>
          <w:noProof/>
        </w:rPr>
        <w:tab/>
        <w:t xml:space="preserve">Martin C, Leiser CL, O'Neil B, et al. Familial Cancer Clustering in Urothelial Cancer: A Population-Based Case-Control Study. </w:t>
      </w:r>
      <w:r w:rsidR="00F02494" w:rsidRPr="00F02494">
        <w:rPr>
          <w:i/>
          <w:noProof/>
        </w:rPr>
        <w:t>J Natl Cancer Inst</w:t>
      </w:r>
      <w:r w:rsidR="00F02494" w:rsidRPr="00F02494">
        <w:rPr>
          <w:noProof/>
        </w:rPr>
        <w:t>. May 1 2018;110(5):527-533. doi:10.1093/jnci/djx237</w:t>
      </w:r>
    </w:p>
    <w:p w14:paraId="60C12F77" w14:textId="77777777" w:rsidR="00F02494" w:rsidRPr="00F02494" w:rsidRDefault="00F02494" w:rsidP="00F02494">
      <w:pPr>
        <w:pStyle w:val="EndNoteBibliography"/>
        <w:rPr>
          <w:noProof/>
        </w:rPr>
      </w:pPr>
      <w:r w:rsidRPr="00F02494">
        <w:rPr>
          <w:noProof/>
        </w:rPr>
        <w:t>2.</w:t>
      </w:r>
      <w:r w:rsidRPr="00F02494">
        <w:rPr>
          <w:noProof/>
        </w:rPr>
        <w:tab/>
        <w:t xml:space="preserve">Turati F, Bosetti C, Polesel J, et al. Family history of cancer and the risk of bladder cancer: A case-control study from Italy. </w:t>
      </w:r>
      <w:r w:rsidRPr="00F02494">
        <w:rPr>
          <w:i/>
          <w:noProof/>
        </w:rPr>
        <w:t>Cancer Epidemiol</w:t>
      </w:r>
      <w:r w:rsidRPr="00F02494">
        <w:rPr>
          <w:noProof/>
        </w:rPr>
        <w:t>. Jun 2017;48:29-35. doi:10.1016/j.canep.2017.03.003</w:t>
      </w:r>
    </w:p>
    <w:p w14:paraId="065812E6" w14:textId="77777777" w:rsidR="00F02494" w:rsidRPr="00F02494" w:rsidRDefault="00F02494" w:rsidP="00F02494">
      <w:pPr>
        <w:pStyle w:val="EndNoteBibliography"/>
        <w:rPr>
          <w:noProof/>
        </w:rPr>
      </w:pPr>
      <w:r w:rsidRPr="00F02494">
        <w:rPr>
          <w:noProof/>
        </w:rPr>
        <w:t>3.</w:t>
      </w:r>
      <w:r w:rsidRPr="00F02494">
        <w:rPr>
          <w:noProof/>
        </w:rPr>
        <w:tab/>
        <w:t xml:space="preserve">Yu EY, Stern MC, Jiang X, et al. Family History and Risk of Bladder Cancer: An Analysis Accounting for First- and Second-degree Relatives. </w:t>
      </w:r>
      <w:r w:rsidRPr="00F02494">
        <w:rPr>
          <w:i/>
          <w:noProof/>
        </w:rPr>
        <w:t>Cancer Prev Res (Phila)</w:t>
      </w:r>
      <w:r w:rsidRPr="00F02494">
        <w:rPr>
          <w:noProof/>
        </w:rPr>
        <w:t>. May 3 2022;15(5):319-326. doi:10.1158/1940-6207.CAPR-21-0490</w:t>
      </w:r>
    </w:p>
    <w:p w14:paraId="38451E01" w14:textId="77777777" w:rsidR="00F02494" w:rsidRPr="00F02494" w:rsidRDefault="00F02494" w:rsidP="00F02494">
      <w:pPr>
        <w:pStyle w:val="EndNoteBibliography"/>
        <w:rPr>
          <w:noProof/>
        </w:rPr>
      </w:pPr>
      <w:r w:rsidRPr="00F02494">
        <w:rPr>
          <w:noProof/>
        </w:rPr>
        <w:t>4.</w:t>
      </w:r>
      <w:r w:rsidRPr="00F02494">
        <w:rPr>
          <w:noProof/>
        </w:rPr>
        <w:tab/>
        <w:t xml:space="preserve">Li S, Karagas MR, Jackson BP, Passarelli MN, Gui J. Adaptive-mixture-categorization (AMC)-based g-computation and its application to trace element mixtures and bladder cancer risk. </w:t>
      </w:r>
      <w:r w:rsidRPr="00F02494">
        <w:rPr>
          <w:i/>
          <w:noProof/>
        </w:rPr>
        <w:t>Sci Rep</w:t>
      </w:r>
      <w:r w:rsidRPr="00F02494">
        <w:rPr>
          <w:noProof/>
        </w:rPr>
        <w:t>. Oct 25 2022;12(1):17841. doi:10.1038/s41598-022-21747-7</w:t>
      </w:r>
    </w:p>
    <w:p w14:paraId="3DC38132" w14:textId="77777777" w:rsidR="00F02494" w:rsidRPr="00F02494" w:rsidRDefault="00F02494" w:rsidP="00F02494">
      <w:pPr>
        <w:pStyle w:val="EndNoteBibliography"/>
        <w:rPr>
          <w:noProof/>
        </w:rPr>
      </w:pPr>
      <w:r w:rsidRPr="00F02494">
        <w:rPr>
          <w:noProof/>
        </w:rPr>
        <w:t>5.</w:t>
      </w:r>
      <w:r w:rsidRPr="00F02494">
        <w:rPr>
          <w:noProof/>
        </w:rPr>
        <w:tab/>
        <w:t xml:space="preserve">Michaud DS, Wright ME, Cantor KP, Taylor PR, Virtamo J, Albanes D. Arsenic concentrations in prediagnostic toenails and the risk of bladder cancer in a cohort study of male smokers. </w:t>
      </w:r>
      <w:r w:rsidRPr="00F02494">
        <w:rPr>
          <w:i/>
          <w:noProof/>
        </w:rPr>
        <w:t>Am J Epidemiol</w:t>
      </w:r>
      <w:r w:rsidRPr="00F02494">
        <w:rPr>
          <w:noProof/>
        </w:rPr>
        <w:t>. Nov 1 2004;160(9):853-9. doi:10.1093/aje/kwh295</w:t>
      </w:r>
    </w:p>
    <w:p w14:paraId="375FDC02" w14:textId="77777777" w:rsidR="00F02494" w:rsidRPr="00F02494" w:rsidRDefault="00F02494" w:rsidP="00F02494">
      <w:pPr>
        <w:pStyle w:val="EndNoteBibliography"/>
        <w:rPr>
          <w:noProof/>
        </w:rPr>
      </w:pPr>
      <w:r w:rsidRPr="00F02494">
        <w:rPr>
          <w:noProof/>
        </w:rPr>
        <w:t>6.</w:t>
      </w:r>
      <w:r w:rsidRPr="00F02494">
        <w:rPr>
          <w:noProof/>
        </w:rPr>
        <w:tab/>
        <w:t xml:space="preserve">Pal DK, Agrawal A, Ghosh S, Ghosh A. Association of arsenic with recurrence of urinary bladder cancer. </w:t>
      </w:r>
      <w:r w:rsidRPr="00F02494">
        <w:rPr>
          <w:i/>
          <w:noProof/>
        </w:rPr>
        <w:t>Trop Doct</w:t>
      </w:r>
      <w:r w:rsidRPr="00F02494">
        <w:rPr>
          <w:noProof/>
        </w:rPr>
        <w:t>. Oct 2020;50(4):325-330. doi:10.1177/0049475520930155</w:t>
      </w:r>
    </w:p>
    <w:p w14:paraId="42ADDF58" w14:textId="77777777" w:rsidR="00F02494" w:rsidRPr="00F02494" w:rsidRDefault="00F02494" w:rsidP="00F02494">
      <w:pPr>
        <w:pStyle w:val="EndNoteBibliography"/>
        <w:rPr>
          <w:noProof/>
        </w:rPr>
      </w:pPr>
      <w:r w:rsidRPr="00F02494">
        <w:rPr>
          <w:noProof/>
        </w:rPr>
        <w:t>7.</w:t>
      </w:r>
      <w:r w:rsidRPr="00F02494">
        <w:rPr>
          <w:noProof/>
        </w:rPr>
        <w:tab/>
        <w:t xml:space="preserve">Dobruch J, Daneshmand S, Fisch M, et al. Gender and Bladder Cancer: A Collaborative Review of Etiology, Biology, and Outcomes. </w:t>
      </w:r>
      <w:r w:rsidRPr="00F02494">
        <w:rPr>
          <w:i/>
          <w:noProof/>
        </w:rPr>
        <w:t>Eur Urol</w:t>
      </w:r>
      <w:r w:rsidRPr="00F02494">
        <w:rPr>
          <w:noProof/>
        </w:rPr>
        <w:t>. Feb 2016;69(2):300-10. doi:10.1016/j.eururo.2015.08.037</w:t>
      </w:r>
    </w:p>
    <w:p w14:paraId="1D9F8800" w14:textId="77777777" w:rsidR="00F02494" w:rsidRPr="00F02494" w:rsidRDefault="00F02494" w:rsidP="00F02494">
      <w:pPr>
        <w:pStyle w:val="EndNoteBibliography"/>
        <w:rPr>
          <w:noProof/>
        </w:rPr>
      </w:pPr>
      <w:r w:rsidRPr="00F02494">
        <w:rPr>
          <w:noProof/>
        </w:rPr>
        <w:t>8.</w:t>
      </w:r>
      <w:r w:rsidRPr="00F02494">
        <w:rPr>
          <w:noProof/>
        </w:rPr>
        <w:tab/>
        <w:t xml:space="preserve">Dobruch J, Oszczudlowski M. Bladder Cancer: Current Challenges and Future Directions. </w:t>
      </w:r>
      <w:r w:rsidRPr="00F02494">
        <w:rPr>
          <w:i/>
          <w:noProof/>
        </w:rPr>
        <w:t>Medicina (Kaunas)</w:t>
      </w:r>
      <w:r w:rsidRPr="00F02494">
        <w:rPr>
          <w:noProof/>
        </w:rPr>
        <w:t>. Jul 24 2021;57(8)doi:10.3390/medicina57080749</w:t>
      </w:r>
    </w:p>
    <w:p w14:paraId="29519496" w14:textId="77777777" w:rsidR="00F02494" w:rsidRPr="00F02494" w:rsidRDefault="00F02494" w:rsidP="00F02494">
      <w:pPr>
        <w:pStyle w:val="EndNoteBibliography"/>
        <w:rPr>
          <w:noProof/>
        </w:rPr>
      </w:pPr>
      <w:r w:rsidRPr="00F02494">
        <w:rPr>
          <w:noProof/>
        </w:rPr>
        <w:lastRenderedPageBreak/>
        <w:t>9.</w:t>
      </w:r>
      <w:r w:rsidRPr="00F02494">
        <w:rPr>
          <w:noProof/>
        </w:rPr>
        <w:tab/>
        <w:t xml:space="preserve">Kirkali Z, Chan T, Manoharan M, et al. Bladder cancer: epidemiology, staging and grading, and diagnosis. </w:t>
      </w:r>
      <w:r w:rsidRPr="00F02494">
        <w:rPr>
          <w:i/>
          <w:noProof/>
        </w:rPr>
        <w:t>Urology</w:t>
      </w:r>
      <w:r w:rsidRPr="00F02494">
        <w:rPr>
          <w:noProof/>
        </w:rPr>
        <w:t>. Dec 2005;66(6 Suppl 1):4-34. doi:10.1016/j.urology.2005.07.062</w:t>
      </w:r>
    </w:p>
    <w:p w14:paraId="23F23A2A" w14:textId="77777777" w:rsidR="00F02494" w:rsidRPr="00F02494" w:rsidRDefault="00F02494" w:rsidP="00F02494">
      <w:pPr>
        <w:pStyle w:val="EndNoteBibliography"/>
        <w:rPr>
          <w:noProof/>
        </w:rPr>
      </w:pPr>
      <w:r w:rsidRPr="00F02494">
        <w:rPr>
          <w:noProof/>
        </w:rPr>
        <w:t>10.</w:t>
      </w:r>
      <w:r w:rsidRPr="00F02494">
        <w:rPr>
          <w:noProof/>
        </w:rPr>
        <w:tab/>
        <w:t xml:space="preserve">Sung JM, Martin JW, Jefferson FA, et al. Racial and Socioeconomic Disparities in Bladder Cancer Survival: Analysis of the California Cancer Registry. </w:t>
      </w:r>
      <w:r w:rsidRPr="00F02494">
        <w:rPr>
          <w:i/>
          <w:noProof/>
        </w:rPr>
        <w:t>Clin Genitourin Cancer</w:t>
      </w:r>
      <w:r w:rsidRPr="00F02494">
        <w:rPr>
          <w:noProof/>
        </w:rPr>
        <w:t>. Oct 2019;17(5):e995-e1002. doi:10.1016/j.clgc.2019.05.008</w:t>
      </w:r>
    </w:p>
    <w:p w14:paraId="16B0AEE0" w14:textId="77777777" w:rsidR="00F02494" w:rsidRPr="00F02494" w:rsidRDefault="00F02494" w:rsidP="00F02494">
      <w:pPr>
        <w:pStyle w:val="EndNoteBibliography"/>
        <w:rPr>
          <w:noProof/>
        </w:rPr>
      </w:pPr>
      <w:r w:rsidRPr="00F02494">
        <w:rPr>
          <w:noProof/>
        </w:rPr>
        <w:t>11.</w:t>
      </w:r>
      <w:r w:rsidRPr="00F02494">
        <w:rPr>
          <w:noProof/>
        </w:rPr>
        <w:tab/>
        <w:t xml:space="preserve">Teoh JY, Kamat AM, Black PC, Grivas P, Shariat SF, Babjuk M. Recurrence mechanisms of non-muscle-invasive bladder cancer - a clinical perspective. </w:t>
      </w:r>
      <w:r w:rsidRPr="00F02494">
        <w:rPr>
          <w:i/>
          <w:noProof/>
        </w:rPr>
        <w:t>Nat Rev Urol</w:t>
      </w:r>
      <w:r w:rsidRPr="00F02494">
        <w:rPr>
          <w:noProof/>
        </w:rPr>
        <w:t>. May 2022;19(5):280-294. doi:10.1038/s41585-022-00578-1</w:t>
      </w:r>
    </w:p>
    <w:p w14:paraId="1C45B89A" w14:textId="77777777" w:rsidR="00F02494" w:rsidRPr="00F02494" w:rsidRDefault="00F02494" w:rsidP="00F02494">
      <w:pPr>
        <w:pStyle w:val="EndNoteBibliography"/>
        <w:rPr>
          <w:noProof/>
        </w:rPr>
      </w:pPr>
      <w:r w:rsidRPr="00F02494">
        <w:rPr>
          <w:noProof/>
        </w:rPr>
        <w:t>12.</w:t>
      </w:r>
      <w:r w:rsidRPr="00F02494">
        <w:rPr>
          <w:noProof/>
        </w:rPr>
        <w:tab/>
        <w:t xml:space="preserve">Chen JQ, Salas LA, Wiencke JK, et al. Immune profiles and DNA methylation alterations related with non-muscle-invasive bladder cancer outcomes. </w:t>
      </w:r>
      <w:r w:rsidRPr="00F02494">
        <w:rPr>
          <w:i/>
          <w:noProof/>
        </w:rPr>
        <w:t>Clin Epigenetics</w:t>
      </w:r>
      <w:r w:rsidRPr="00F02494">
        <w:rPr>
          <w:noProof/>
        </w:rPr>
        <w:t>. Jan 21 2022;14(1):14. doi:10.1186/s13148-022-01234-6</w:t>
      </w:r>
    </w:p>
    <w:p w14:paraId="01F3D65F" w14:textId="77777777" w:rsidR="00F02494" w:rsidRPr="00F02494" w:rsidRDefault="00F02494" w:rsidP="00F02494">
      <w:pPr>
        <w:pStyle w:val="EndNoteBibliography"/>
        <w:rPr>
          <w:noProof/>
        </w:rPr>
      </w:pPr>
      <w:r w:rsidRPr="00F02494">
        <w:rPr>
          <w:noProof/>
        </w:rPr>
        <w:t>13.</w:t>
      </w:r>
      <w:r w:rsidRPr="00F02494">
        <w:rPr>
          <w:noProof/>
        </w:rPr>
        <w:tab/>
        <w:t xml:space="preserve">Liu S, Shi J, Liu Y, et al. Analysis of mRNA expression differences in bladder cancer metastasis based on TCGA datasets. </w:t>
      </w:r>
      <w:r w:rsidRPr="00F02494">
        <w:rPr>
          <w:i/>
          <w:noProof/>
        </w:rPr>
        <w:t>J Int Med Res</w:t>
      </w:r>
      <w:r w:rsidRPr="00F02494">
        <w:rPr>
          <w:noProof/>
        </w:rPr>
        <w:t>. Mar 2021;49(3):300060521996929. doi:10.1177/0300060521996929</w:t>
      </w:r>
    </w:p>
    <w:p w14:paraId="6D2343E6" w14:textId="77777777" w:rsidR="00F02494" w:rsidRPr="00F02494" w:rsidRDefault="00F02494" w:rsidP="00F02494">
      <w:pPr>
        <w:pStyle w:val="EndNoteBibliography"/>
        <w:rPr>
          <w:noProof/>
        </w:rPr>
      </w:pPr>
      <w:r w:rsidRPr="00F02494">
        <w:rPr>
          <w:noProof/>
        </w:rPr>
        <w:t>14.</w:t>
      </w:r>
      <w:r w:rsidRPr="00F02494">
        <w:rPr>
          <w:noProof/>
        </w:rPr>
        <w:tab/>
        <w:t xml:space="preserve">McConkey DJ, Choi W, Dinney CP. Genetic subtypes of invasive bladder cancer. </w:t>
      </w:r>
      <w:r w:rsidRPr="00F02494">
        <w:rPr>
          <w:i/>
          <w:noProof/>
        </w:rPr>
        <w:t>Curr Opin Urol</w:t>
      </w:r>
      <w:r w:rsidRPr="00F02494">
        <w:rPr>
          <w:noProof/>
        </w:rPr>
        <w:t>. Sep 2015;25(5):449-58. doi:10.1097/MOU.0000000000000200</w:t>
      </w:r>
    </w:p>
    <w:p w14:paraId="3B8C6D92" w14:textId="77777777" w:rsidR="00F02494" w:rsidRPr="00F02494" w:rsidRDefault="00F02494" w:rsidP="00F02494">
      <w:pPr>
        <w:pStyle w:val="EndNoteBibliography"/>
        <w:rPr>
          <w:noProof/>
        </w:rPr>
      </w:pPr>
      <w:r w:rsidRPr="00F02494">
        <w:rPr>
          <w:noProof/>
        </w:rPr>
        <w:t>15.</w:t>
      </w:r>
      <w:r w:rsidRPr="00F02494">
        <w:rPr>
          <w:noProof/>
        </w:rPr>
        <w:tab/>
        <w:t xml:space="preserve">Robertson AG, Kim J, Al-Ahmadie H, et al. Comprehensive Molecular Characterization of Muscle-Invasive Bladder Cancer. </w:t>
      </w:r>
      <w:r w:rsidRPr="00F02494">
        <w:rPr>
          <w:i/>
          <w:noProof/>
        </w:rPr>
        <w:t>Cell</w:t>
      </w:r>
      <w:r w:rsidRPr="00F02494">
        <w:rPr>
          <w:noProof/>
        </w:rPr>
        <w:t>. Oct 19 2017;171(3):540-556 e25. doi:10.1016/j.cell.2017.09.007</w:t>
      </w:r>
    </w:p>
    <w:p w14:paraId="069ED966" w14:textId="77777777" w:rsidR="00F02494" w:rsidRPr="00F02494" w:rsidRDefault="00F02494" w:rsidP="00F02494">
      <w:pPr>
        <w:pStyle w:val="EndNoteBibliography"/>
        <w:rPr>
          <w:noProof/>
        </w:rPr>
      </w:pPr>
      <w:r w:rsidRPr="00F02494">
        <w:rPr>
          <w:noProof/>
        </w:rPr>
        <w:t>16.</w:t>
      </w:r>
      <w:r w:rsidRPr="00F02494">
        <w:rPr>
          <w:noProof/>
        </w:rPr>
        <w:tab/>
        <w:t xml:space="preserve">Shkolyar E, Zhao Q, Mach KE, et al. Bladder cancer risk stratification using a urinary mRNA biomarker panel - A path towards cystoscopy triaging. </w:t>
      </w:r>
      <w:r w:rsidRPr="00F02494">
        <w:rPr>
          <w:i/>
          <w:noProof/>
        </w:rPr>
        <w:t>Urol Oncol</w:t>
      </w:r>
      <w:r w:rsidRPr="00F02494">
        <w:rPr>
          <w:noProof/>
        </w:rPr>
        <w:t>. Aug 2021;39(8):497 e9-497 e15. doi:10.1016/j.urolonc.2021.02.011</w:t>
      </w:r>
    </w:p>
    <w:p w14:paraId="6AEF1EFE" w14:textId="77777777" w:rsidR="00F02494" w:rsidRPr="00F02494" w:rsidRDefault="00F02494" w:rsidP="00F02494">
      <w:pPr>
        <w:pStyle w:val="EndNoteBibliography"/>
        <w:rPr>
          <w:noProof/>
        </w:rPr>
      </w:pPr>
      <w:r w:rsidRPr="00F02494">
        <w:rPr>
          <w:noProof/>
        </w:rPr>
        <w:t>17.</w:t>
      </w:r>
      <w:r w:rsidRPr="00F02494">
        <w:rPr>
          <w:noProof/>
        </w:rPr>
        <w:tab/>
        <w:t xml:space="preserve">Siracusano S, Rizzetto R, Porcaro AB. Bladder cancer genomics. </w:t>
      </w:r>
      <w:r w:rsidRPr="00F02494">
        <w:rPr>
          <w:i/>
          <w:noProof/>
        </w:rPr>
        <w:t>Urologia</w:t>
      </w:r>
      <w:r w:rsidRPr="00F02494">
        <w:rPr>
          <w:noProof/>
        </w:rPr>
        <w:t>. May 2020;87(2):49-56. doi:10.1177/0391560319899011</w:t>
      </w:r>
    </w:p>
    <w:p w14:paraId="0C9BA2F9" w14:textId="77777777" w:rsidR="00F02494" w:rsidRPr="00F02494" w:rsidRDefault="00F02494" w:rsidP="00F02494">
      <w:pPr>
        <w:pStyle w:val="EndNoteBibliography"/>
        <w:rPr>
          <w:noProof/>
        </w:rPr>
      </w:pPr>
      <w:r w:rsidRPr="00F02494">
        <w:rPr>
          <w:noProof/>
        </w:rPr>
        <w:t>18.</w:t>
      </w:r>
      <w:r w:rsidRPr="00F02494">
        <w:rPr>
          <w:noProof/>
        </w:rPr>
        <w:tab/>
        <w:t xml:space="preserve">Shivakumar M, Han S, Lee Y, Kim D. Epigenetic interplay between methylation and miRNA in bladder cancer: focus on isoform expression. </w:t>
      </w:r>
      <w:r w:rsidRPr="00F02494">
        <w:rPr>
          <w:i/>
          <w:noProof/>
        </w:rPr>
        <w:t>BMC Genomics</w:t>
      </w:r>
      <w:r w:rsidRPr="00F02494">
        <w:rPr>
          <w:noProof/>
        </w:rPr>
        <w:t>. Oct 21 2021;22(Suppl 3):754. doi:10.1186/s12864-021-08052-9</w:t>
      </w:r>
    </w:p>
    <w:p w14:paraId="17367D16" w14:textId="77777777" w:rsidR="00F02494" w:rsidRPr="00F02494" w:rsidRDefault="00F02494" w:rsidP="00F02494">
      <w:pPr>
        <w:pStyle w:val="EndNoteBibliography"/>
        <w:rPr>
          <w:noProof/>
        </w:rPr>
      </w:pPr>
      <w:r w:rsidRPr="00F02494">
        <w:rPr>
          <w:noProof/>
        </w:rPr>
        <w:t>19.</w:t>
      </w:r>
      <w:r w:rsidRPr="00F02494">
        <w:rPr>
          <w:noProof/>
        </w:rPr>
        <w:tab/>
        <w:t xml:space="preserve">Shivakumar M, Lee Y, Bang L, Garg T, Sohn KA, Kim D. Identification of epigenetic interactions between miRNA and DNA methylation associated with gene expression as potential prognostic markers in bladder cancer. </w:t>
      </w:r>
      <w:r w:rsidRPr="00F02494">
        <w:rPr>
          <w:i/>
          <w:noProof/>
        </w:rPr>
        <w:t>BMC Med Genomics</w:t>
      </w:r>
      <w:r w:rsidRPr="00F02494">
        <w:rPr>
          <w:noProof/>
        </w:rPr>
        <w:t>. May 24 2017;10(Suppl 1):30. doi:10.1186/s12920-017-0269-y</w:t>
      </w:r>
    </w:p>
    <w:p w14:paraId="4EB8CCDB" w14:textId="77777777" w:rsidR="00F02494" w:rsidRPr="00F02494" w:rsidRDefault="00F02494" w:rsidP="00F02494">
      <w:pPr>
        <w:pStyle w:val="EndNoteBibliography"/>
        <w:rPr>
          <w:noProof/>
        </w:rPr>
      </w:pPr>
      <w:r w:rsidRPr="00F02494">
        <w:rPr>
          <w:noProof/>
        </w:rPr>
        <w:t>20.</w:t>
      </w:r>
      <w:r w:rsidRPr="00F02494">
        <w:rPr>
          <w:noProof/>
        </w:rPr>
        <w:tab/>
        <w:t xml:space="preserve">Carrot-Zhang J, Chambwe N, Damrauer JS, et al. Comprehensive Analysis of Genetic Ancestry and Its Molecular Correlates in Cancer. </w:t>
      </w:r>
      <w:r w:rsidRPr="00F02494">
        <w:rPr>
          <w:i/>
          <w:noProof/>
        </w:rPr>
        <w:t>Cancer Cell</w:t>
      </w:r>
      <w:r w:rsidRPr="00F02494">
        <w:rPr>
          <w:noProof/>
        </w:rPr>
        <w:t>. May 11 2020;37(5):639-654 e6. doi:10.1016/j.ccell.2020.04.012</w:t>
      </w:r>
    </w:p>
    <w:p w14:paraId="33CF2578" w14:textId="77777777" w:rsidR="00F02494" w:rsidRPr="00F02494" w:rsidRDefault="00F02494" w:rsidP="00F02494">
      <w:pPr>
        <w:pStyle w:val="EndNoteBibliography"/>
        <w:rPr>
          <w:noProof/>
        </w:rPr>
      </w:pPr>
      <w:r w:rsidRPr="00F02494">
        <w:rPr>
          <w:noProof/>
        </w:rPr>
        <w:t>21.</w:t>
      </w:r>
      <w:r w:rsidRPr="00F02494">
        <w:rPr>
          <w:noProof/>
        </w:rPr>
        <w:tab/>
        <w:t xml:space="preserve">Chen P, Chen J, He L, Du C, Wang X. Identification of circRNA-miRNA-mRNA Regulatory Network in Bladder Cancer by Integrated Analysis. </w:t>
      </w:r>
      <w:r w:rsidRPr="00F02494">
        <w:rPr>
          <w:i/>
          <w:noProof/>
        </w:rPr>
        <w:t>Urol Int</w:t>
      </w:r>
      <w:r w:rsidRPr="00F02494">
        <w:rPr>
          <w:noProof/>
        </w:rPr>
        <w:t>. 2021;105(7-8):705-715. doi:10.1159/000512066</w:t>
      </w:r>
    </w:p>
    <w:p w14:paraId="2C79D1B6" w14:textId="77777777" w:rsidR="00F02494" w:rsidRPr="00F02494" w:rsidRDefault="00F02494" w:rsidP="00F02494">
      <w:pPr>
        <w:pStyle w:val="EndNoteBibliography"/>
        <w:rPr>
          <w:noProof/>
        </w:rPr>
      </w:pPr>
      <w:r w:rsidRPr="00F02494">
        <w:rPr>
          <w:noProof/>
        </w:rPr>
        <w:t>22.</w:t>
      </w:r>
      <w:r w:rsidRPr="00F02494">
        <w:rPr>
          <w:noProof/>
        </w:rPr>
        <w:tab/>
        <w:t xml:space="preserve">He H, Yi L, Zhang B, et al. USP24-GSDMB complex promotes bladder cancer proliferation via activation of the STAT3 pathway. </w:t>
      </w:r>
      <w:r w:rsidRPr="00F02494">
        <w:rPr>
          <w:i/>
          <w:noProof/>
        </w:rPr>
        <w:t>Int J Biol Sci</w:t>
      </w:r>
      <w:r w:rsidRPr="00F02494">
        <w:rPr>
          <w:noProof/>
        </w:rPr>
        <w:t>. 2021;17(10):2417-2429. doi:10.7150/ijbs.54442</w:t>
      </w:r>
    </w:p>
    <w:p w14:paraId="260B5C9F" w14:textId="77777777" w:rsidR="00F02494" w:rsidRPr="00F02494" w:rsidRDefault="00F02494" w:rsidP="00F02494">
      <w:pPr>
        <w:pStyle w:val="EndNoteBibliography"/>
        <w:rPr>
          <w:noProof/>
        </w:rPr>
      </w:pPr>
      <w:r w:rsidRPr="00F02494">
        <w:rPr>
          <w:noProof/>
        </w:rPr>
        <w:t>23.</w:t>
      </w:r>
      <w:r w:rsidRPr="00F02494">
        <w:rPr>
          <w:noProof/>
        </w:rPr>
        <w:tab/>
        <w:t xml:space="preserve">Jana S, Deo R, Hough RP, et al. mRNA translation is a therapeutic vulnerability necessary for bladder epithelial transformation. </w:t>
      </w:r>
      <w:r w:rsidRPr="00F02494">
        <w:rPr>
          <w:i/>
          <w:noProof/>
        </w:rPr>
        <w:t>JCI Insight</w:t>
      </w:r>
      <w:r w:rsidRPr="00F02494">
        <w:rPr>
          <w:noProof/>
        </w:rPr>
        <w:t>. Jun 8 2021;6(11)doi:10.1172/jci.insight.144920</w:t>
      </w:r>
    </w:p>
    <w:p w14:paraId="3C2097AF" w14:textId="77777777" w:rsidR="00F02494" w:rsidRPr="00F02494" w:rsidRDefault="00F02494" w:rsidP="00F02494">
      <w:pPr>
        <w:pStyle w:val="EndNoteBibliography"/>
        <w:rPr>
          <w:noProof/>
        </w:rPr>
      </w:pPr>
      <w:r w:rsidRPr="00F02494">
        <w:rPr>
          <w:noProof/>
        </w:rPr>
        <w:lastRenderedPageBreak/>
        <w:t>24.</w:t>
      </w:r>
      <w:r w:rsidRPr="00F02494">
        <w:rPr>
          <w:noProof/>
        </w:rPr>
        <w:tab/>
        <w:t xml:space="preserve">Sun S, Wang Y, Wang J, Bi J. Wnt pathway-related three-mRNA clinical outcome signature in bladder urothelial carcinoma: computational biology and experimental analyses. </w:t>
      </w:r>
      <w:r w:rsidRPr="00F02494">
        <w:rPr>
          <w:i/>
          <w:noProof/>
        </w:rPr>
        <w:t>J Transl Med</w:t>
      </w:r>
      <w:r w:rsidRPr="00F02494">
        <w:rPr>
          <w:noProof/>
        </w:rPr>
        <w:t>. Sep 27 2021;19(1):409. doi:10.1186/s12967-021-03061-4</w:t>
      </w:r>
    </w:p>
    <w:p w14:paraId="32117597" w14:textId="77777777" w:rsidR="00F02494" w:rsidRPr="00F02494" w:rsidRDefault="00F02494" w:rsidP="00F02494">
      <w:pPr>
        <w:pStyle w:val="EndNoteBibliography"/>
        <w:rPr>
          <w:noProof/>
        </w:rPr>
      </w:pPr>
      <w:r w:rsidRPr="00F02494">
        <w:rPr>
          <w:noProof/>
        </w:rPr>
        <w:t>25.</w:t>
      </w:r>
      <w:r w:rsidRPr="00F02494">
        <w:rPr>
          <w:noProof/>
        </w:rPr>
        <w:tab/>
        <w:t xml:space="preserve">Xu Z, Wang C, Xiang X, Li J, Huang J. Characterization of mRNA Expression and Endogenous RNA Profiles in Bladder Cancer Based on The Cancer Genome Atlas (TCGA) Database. </w:t>
      </w:r>
      <w:r w:rsidRPr="00F02494">
        <w:rPr>
          <w:i/>
          <w:noProof/>
        </w:rPr>
        <w:t>Med Sci Monit</w:t>
      </w:r>
      <w:r w:rsidRPr="00F02494">
        <w:rPr>
          <w:noProof/>
        </w:rPr>
        <w:t>. Apr 25 2019;25:3041-3060. doi:10.12659/MSM.915487</w:t>
      </w:r>
    </w:p>
    <w:p w14:paraId="5006FC02" w14:textId="77777777" w:rsidR="00F02494" w:rsidRPr="00F02494" w:rsidRDefault="00F02494" w:rsidP="00F02494">
      <w:pPr>
        <w:pStyle w:val="EndNoteBibliography"/>
        <w:rPr>
          <w:noProof/>
        </w:rPr>
      </w:pPr>
      <w:r w:rsidRPr="00F02494">
        <w:rPr>
          <w:noProof/>
        </w:rPr>
        <w:t>26.</w:t>
      </w:r>
      <w:r w:rsidRPr="00F02494">
        <w:rPr>
          <w:noProof/>
        </w:rPr>
        <w:tab/>
        <w:t xml:space="preserve">Alhamdow A, Lindh C, Hagberg J, et al. DNA methylation of the cancer-related genes F2RL3 and AHRR is associated with occupational exposure to polycyclic aromatic hydrocarbons. </w:t>
      </w:r>
      <w:r w:rsidRPr="00F02494">
        <w:rPr>
          <w:i/>
          <w:noProof/>
        </w:rPr>
        <w:t>Carcinogenesis</w:t>
      </w:r>
      <w:r w:rsidRPr="00F02494">
        <w:rPr>
          <w:noProof/>
        </w:rPr>
        <w:t>. Jul 3 2018;39(7):869-878. doi:10.1093/carcin/bgy059</w:t>
      </w:r>
    </w:p>
    <w:p w14:paraId="6136B08F" w14:textId="77777777" w:rsidR="00F02494" w:rsidRPr="00F02494" w:rsidRDefault="00F02494" w:rsidP="00F02494">
      <w:pPr>
        <w:pStyle w:val="EndNoteBibliography"/>
        <w:rPr>
          <w:noProof/>
        </w:rPr>
      </w:pPr>
      <w:r w:rsidRPr="00F02494">
        <w:rPr>
          <w:noProof/>
        </w:rPr>
        <w:t>27.</w:t>
      </w:r>
      <w:r w:rsidRPr="00F02494">
        <w:rPr>
          <w:noProof/>
        </w:rPr>
        <w:tab/>
        <w:t xml:space="preserve">Guan H, Lu J, Qu M, et al. DNA methylation patterns of SOCS1 gene in peripheral blood identifies risk loci associated with bladder cancer based on principal component analysis. </w:t>
      </w:r>
      <w:r w:rsidRPr="00F02494">
        <w:rPr>
          <w:i/>
          <w:noProof/>
        </w:rPr>
        <w:t>Neoplasma</w:t>
      </w:r>
      <w:r w:rsidRPr="00F02494">
        <w:rPr>
          <w:noProof/>
        </w:rPr>
        <w:t>. May 2021;68(3):482-489. doi:10.4149/neo_2020_200928N1035</w:t>
      </w:r>
    </w:p>
    <w:p w14:paraId="1BB03D95" w14:textId="77777777" w:rsidR="00F02494" w:rsidRPr="00F02494" w:rsidRDefault="00F02494" w:rsidP="00F02494">
      <w:pPr>
        <w:pStyle w:val="EndNoteBibliography"/>
        <w:rPr>
          <w:noProof/>
        </w:rPr>
      </w:pPr>
      <w:r w:rsidRPr="00F02494">
        <w:rPr>
          <w:noProof/>
        </w:rPr>
        <w:t>28.</w:t>
      </w:r>
      <w:r w:rsidRPr="00F02494">
        <w:rPr>
          <w:noProof/>
        </w:rPr>
        <w:tab/>
        <w:t xml:space="preserve">Tantoh DM, Wu MC, Chuang CC, et al. AHRR cg05575921 methylation in relation to smoking and PM2.5 exposure among Taiwanese men and women. </w:t>
      </w:r>
      <w:r w:rsidRPr="00F02494">
        <w:rPr>
          <w:i/>
          <w:noProof/>
        </w:rPr>
        <w:t>Clin Epigenetics</w:t>
      </w:r>
      <w:r w:rsidRPr="00F02494">
        <w:rPr>
          <w:noProof/>
        </w:rPr>
        <w:t>. Jul 31 2020;12(1):117. doi:10.1186/s13148-020-00908-3</w:t>
      </w:r>
    </w:p>
    <w:p w14:paraId="2DB83E00" w14:textId="77777777" w:rsidR="00F02494" w:rsidRPr="00F02494" w:rsidRDefault="00F02494" w:rsidP="00F02494">
      <w:pPr>
        <w:pStyle w:val="EndNoteBibliography"/>
        <w:rPr>
          <w:noProof/>
        </w:rPr>
      </w:pPr>
      <w:r w:rsidRPr="00F02494">
        <w:rPr>
          <w:noProof/>
        </w:rPr>
        <w:t>29.</w:t>
      </w:r>
      <w:r w:rsidRPr="00F02494">
        <w:rPr>
          <w:noProof/>
        </w:rPr>
        <w:tab/>
        <w:t xml:space="preserve">Jordahl KM, Randolph TW, Song X, et al. Genome-Wide DNA Methylation in Prediagnostic Blood and Bladder Cancer Risk in the Women's Health Initiative. </w:t>
      </w:r>
      <w:r w:rsidRPr="00F02494">
        <w:rPr>
          <w:i/>
          <w:noProof/>
        </w:rPr>
        <w:t>Cancer Epidemiol Biomarkers Prev</w:t>
      </w:r>
      <w:r w:rsidRPr="00F02494">
        <w:rPr>
          <w:noProof/>
        </w:rPr>
        <w:t>. Jun 2018;27(6):689-695. doi:10.1158/1055-9965.EPI-17-0951</w:t>
      </w:r>
    </w:p>
    <w:p w14:paraId="7FDC420E" w14:textId="77777777" w:rsidR="00F02494" w:rsidRPr="00F02494" w:rsidRDefault="00F02494" w:rsidP="00F02494">
      <w:pPr>
        <w:pStyle w:val="EndNoteBibliography"/>
        <w:rPr>
          <w:noProof/>
        </w:rPr>
      </w:pPr>
      <w:r w:rsidRPr="00F02494">
        <w:rPr>
          <w:noProof/>
        </w:rPr>
        <w:t>30.</w:t>
      </w:r>
      <w:r w:rsidRPr="00F02494">
        <w:rPr>
          <w:noProof/>
        </w:rPr>
        <w:tab/>
        <w:t xml:space="preserve">Luo Y, Sun F, Peng X, et al. Integrated Bioinformatics Analysis to Identify Abnormal Methylated Differentially Expressed Genes for Predicting Prognosis of Human Colon Cancer. </w:t>
      </w:r>
      <w:r w:rsidRPr="00F02494">
        <w:rPr>
          <w:i/>
          <w:noProof/>
        </w:rPr>
        <w:t>Int J Gen Med</w:t>
      </w:r>
      <w:r w:rsidRPr="00F02494">
        <w:rPr>
          <w:noProof/>
        </w:rPr>
        <w:t>. 2021;14:4745-4756. doi:10.2147/IJGM.S324483</w:t>
      </w:r>
    </w:p>
    <w:p w14:paraId="4A195212" w14:textId="77777777" w:rsidR="00F02494" w:rsidRPr="00F02494" w:rsidRDefault="00F02494" w:rsidP="00F02494">
      <w:pPr>
        <w:pStyle w:val="EndNoteBibliography"/>
        <w:rPr>
          <w:noProof/>
        </w:rPr>
      </w:pPr>
      <w:r w:rsidRPr="00F02494">
        <w:rPr>
          <w:noProof/>
        </w:rPr>
        <w:t>31.</w:t>
      </w:r>
      <w:r w:rsidRPr="00F02494">
        <w:rPr>
          <w:noProof/>
        </w:rPr>
        <w:tab/>
        <w:t xml:space="preserve">Nunes SP, Henrique R, Jeronimo C, Paramio JM. DNA Methylation as a Therapeutic Target for Bladder Cancer. </w:t>
      </w:r>
      <w:r w:rsidRPr="00F02494">
        <w:rPr>
          <w:i/>
          <w:noProof/>
        </w:rPr>
        <w:t>Cells</w:t>
      </w:r>
      <w:r w:rsidRPr="00F02494">
        <w:rPr>
          <w:noProof/>
        </w:rPr>
        <w:t>. Aug 7 2020;9(8)doi:10.3390/cells9081850</w:t>
      </w:r>
    </w:p>
    <w:p w14:paraId="604CEE17" w14:textId="77777777" w:rsidR="00F02494" w:rsidRPr="00F02494" w:rsidRDefault="00F02494" w:rsidP="00F02494">
      <w:pPr>
        <w:pStyle w:val="EndNoteBibliography"/>
        <w:rPr>
          <w:noProof/>
        </w:rPr>
      </w:pPr>
      <w:r w:rsidRPr="00F02494">
        <w:rPr>
          <w:noProof/>
        </w:rPr>
        <w:t>32.</w:t>
      </w:r>
      <w:r w:rsidRPr="00F02494">
        <w:rPr>
          <w:noProof/>
        </w:rPr>
        <w:tab/>
        <w:t xml:space="preserve">Yu Y, Cao H, Zhang M, Shi F, Wang R, Liu X. Prognostic value of DNA methylation for bladder cancer. </w:t>
      </w:r>
      <w:r w:rsidRPr="00F02494">
        <w:rPr>
          <w:i/>
          <w:noProof/>
        </w:rPr>
        <w:t>Clin Chim Acta</w:t>
      </w:r>
      <w:r w:rsidRPr="00F02494">
        <w:rPr>
          <w:noProof/>
        </w:rPr>
        <w:t>. Sep 2018;484:207-212. doi:10.1016/j.cca.2018.05.056</w:t>
      </w:r>
    </w:p>
    <w:p w14:paraId="33DC9FEB" w14:textId="4AEC24CF" w:rsidR="004508D9" w:rsidRDefault="00510C7D" w:rsidP="00B51D2A">
      <w:pPr>
        <w:spacing w:line="480" w:lineRule="auto"/>
        <w:ind w:firstLine="720"/>
      </w:pPr>
      <w:r>
        <w:fldChar w:fldCharType="end"/>
      </w:r>
    </w:p>
    <w:sectPr w:rsidR="004508D9" w:rsidSect="004B6B17">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7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AMA&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dzf2xxarl5edp0ea9dcpwfwxepvee2ew25e0&quot;&gt;Bladder Cancer &lt;record-ids&gt;&lt;item&gt;1&lt;/item&gt;&lt;item&gt;2&lt;/item&gt;&lt;item&gt;3&lt;/item&gt;&lt;item&gt;4&lt;/item&gt;&lt;item&gt;7&lt;/item&gt;&lt;item&gt;8&lt;/item&gt;&lt;item&gt;9&lt;/item&gt;&lt;item&gt;11&lt;/item&gt;&lt;item&gt;12&lt;/item&gt;&lt;item&gt;14&lt;/item&gt;&lt;item&gt;15&lt;/item&gt;&lt;item&gt;16&lt;/item&gt;&lt;item&gt;17&lt;/item&gt;&lt;item&gt;22&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3&lt;/item&gt;&lt;item&gt;44&lt;/item&gt;&lt;/record-ids&gt;&lt;/item&gt;&lt;/Libraries&gt;"/>
  </w:docVars>
  <w:rsids>
    <w:rsidRoot w:val="00B51D2A"/>
    <w:rsid w:val="00016439"/>
    <w:rsid w:val="00023B56"/>
    <w:rsid w:val="00036453"/>
    <w:rsid w:val="00036D0F"/>
    <w:rsid w:val="000C6F23"/>
    <w:rsid w:val="000D03D0"/>
    <w:rsid w:val="000D43B5"/>
    <w:rsid w:val="00104F95"/>
    <w:rsid w:val="00117573"/>
    <w:rsid w:val="0012666C"/>
    <w:rsid w:val="001427C0"/>
    <w:rsid w:val="0015151A"/>
    <w:rsid w:val="00163DC0"/>
    <w:rsid w:val="00190A53"/>
    <w:rsid w:val="001A01B4"/>
    <w:rsid w:val="001B09B8"/>
    <w:rsid w:val="001B4E5B"/>
    <w:rsid w:val="001C0275"/>
    <w:rsid w:val="001C2C6E"/>
    <w:rsid w:val="001C533B"/>
    <w:rsid w:val="001D79BE"/>
    <w:rsid w:val="001F1FC3"/>
    <w:rsid w:val="00202BC8"/>
    <w:rsid w:val="002154D3"/>
    <w:rsid w:val="00231200"/>
    <w:rsid w:val="00235001"/>
    <w:rsid w:val="002534B0"/>
    <w:rsid w:val="00254374"/>
    <w:rsid w:val="0025636D"/>
    <w:rsid w:val="00286974"/>
    <w:rsid w:val="0028741C"/>
    <w:rsid w:val="002A1D8B"/>
    <w:rsid w:val="002A5DD0"/>
    <w:rsid w:val="002B334B"/>
    <w:rsid w:val="002C7AB6"/>
    <w:rsid w:val="002F62A2"/>
    <w:rsid w:val="0030748B"/>
    <w:rsid w:val="00373F4D"/>
    <w:rsid w:val="00380FC2"/>
    <w:rsid w:val="00382F6B"/>
    <w:rsid w:val="0038410F"/>
    <w:rsid w:val="00387C54"/>
    <w:rsid w:val="00395F07"/>
    <w:rsid w:val="003B2DAE"/>
    <w:rsid w:val="003C4122"/>
    <w:rsid w:val="003D69B8"/>
    <w:rsid w:val="003E5E2D"/>
    <w:rsid w:val="003E6AE3"/>
    <w:rsid w:val="003F35FC"/>
    <w:rsid w:val="00400079"/>
    <w:rsid w:val="00403511"/>
    <w:rsid w:val="004508D9"/>
    <w:rsid w:val="00451855"/>
    <w:rsid w:val="00453705"/>
    <w:rsid w:val="00465729"/>
    <w:rsid w:val="00493B89"/>
    <w:rsid w:val="00494187"/>
    <w:rsid w:val="004B04F3"/>
    <w:rsid w:val="004B6B17"/>
    <w:rsid w:val="004B75AB"/>
    <w:rsid w:val="004C33A7"/>
    <w:rsid w:val="004C467C"/>
    <w:rsid w:val="004D7D8C"/>
    <w:rsid w:val="004E5C6A"/>
    <w:rsid w:val="004F4240"/>
    <w:rsid w:val="00500945"/>
    <w:rsid w:val="00510C7D"/>
    <w:rsid w:val="00512BC2"/>
    <w:rsid w:val="00534398"/>
    <w:rsid w:val="00556991"/>
    <w:rsid w:val="0057099A"/>
    <w:rsid w:val="00581E0A"/>
    <w:rsid w:val="005876A7"/>
    <w:rsid w:val="00592126"/>
    <w:rsid w:val="005B0F00"/>
    <w:rsid w:val="005C76AF"/>
    <w:rsid w:val="005D2434"/>
    <w:rsid w:val="005D78FA"/>
    <w:rsid w:val="005E4209"/>
    <w:rsid w:val="00602A6F"/>
    <w:rsid w:val="00610793"/>
    <w:rsid w:val="006230EE"/>
    <w:rsid w:val="0063303C"/>
    <w:rsid w:val="006362B2"/>
    <w:rsid w:val="00693A32"/>
    <w:rsid w:val="0069637A"/>
    <w:rsid w:val="006A466E"/>
    <w:rsid w:val="006D07B3"/>
    <w:rsid w:val="006D5F05"/>
    <w:rsid w:val="006F7214"/>
    <w:rsid w:val="006F7477"/>
    <w:rsid w:val="00700129"/>
    <w:rsid w:val="00706F4D"/>
    <w:rsid w:val="007417F2"/>
    <w:rsid w:val="007440F1"/>
    <w:rsid w:val="007644E3"/>
    <w:rsid w:val="0076782A"/>
    <w:rsid w:val="007B3CD6"/>
    <w:rsid w:val="007B5A5B"/>
    <w:rsid w:val="007C6951"/>
    <w:rsid w:val="007D195C"/>
    <w:rsid w:val="007D2B3D"/>
    <w:rsid w:val="007D324A"/>
    <w:rsid w:val="00804A4C"/>
    <w:rsid w:val="00804F0F"/>
    <w:rsid w:val="008150EF"/>
    <w:rsid w:val="00840E21"/>
    <w:rsid w:val="00850B09"/>
    <w:rsid w:val="0085144E"/>
    <w:rsid w:val="00857BA7"/>
    <w:rsid w:val="008662BE"/>
    <w:rsid w:val="008759C3"/>
    <w:rsid w:val="008768FB"/>
    <w:rsid w:val="008821C2"/>
    <w:rsid w:val="008B139E"/>
    <w:rsid w:val="008D5A0F"/>
    <w:rsid w:val="008F0102"/>
    <w:rsid w:val="008F46B4"/>
    <w:rsid w:val="00911081"/>
    <w:rsid w:val="00920A14"/>
    <w:rsid w:val="009219E1"/>
    <w:rsid w:val="00931F47"/>
    <w:rsid w:val="009429FE"/>
    <w:rsid w:val="00954D1B"/>
    <w:rsid w:val="009645FF"/>
    <w:rsid w:val="00982140"/>
    <w:rsid w:val="009843A9"/>
    <w:rsid w:val="00987490"/>
    <w:rsid w:val="009A6885"/>
    <w:rsid w:val="009B1EDB"/>
    <w:rsid w:val="009C7071"/>
    <w:rsid w:val="009C70B7"/>
    <w:rsid w:val="009D03C6"/>
    <w:rsid w:val="009E32DB"/>
    <w:rsid w:val="009E3F94"/>
    <w:rsid w:val="009E5C78"/>
    <w:rsid w:val="009E7992"/>
    <w:rsid w:val="009F516C"/>
    <w:rsid w:val="00A0266F"/>
    <w:rsid w:val="00A11C72"/>
    <w:rsid w:val="00A16881"/>
    <w:rsid w:val="00A23820"/>
    <w:rsid w:val="00A342D0"/>
    <w:rsid w:val="00A42F20"/>
    <w:rsid w:val="00A548E4"/>
    <w:rsid w:val="00A61FAA"/>
    <w:rsid w:val="00A7233D"/>
    <w:rsid w:val="00A77523"/>
    <w:rsid w:val="00A82756"/>
    <w:rsid w:val="00A87CB0"/>
    <w:rsid w:val="00AA632B"/>
    <w:rsid w:val="00AB023E"/>
    <w:rsid w:val="00AC127B"/>
    <w:rsid w:val="00AC6F80"/>
    <w:rsid w:val="00B0146C"/>
    <w:rsid w:val="00B039FC"/>
    <w:rsid w:val="00B0478B"/>
    <w:rsid w:val="00B139E0"/>
    <w:rsid w:val="00B23134"/>
    <w:rsid w:val="00B25D7A"/>
    <w:rsid w:val="00B31E33"/>
    <w:rsid w:val="00B353DC"/>
    <w:rsid w:val="00B51D2A"/>
    <w:rsid w:val="00B5789A"/>
    <w:rsid w:val="00B65F05"/>
    <w:rsid w:val="00B66134"/>
    <w:rsid w:val="00B7061D"/>
    <w:rsid w:val="00B716DD"/>
    <w:rsid w:val="00B7448C"/>
    <w:rsid w:val="00B81659"/>
    <w:rsid w:val="00B8771B"/>
    <w:rsid w:val="00B97495"/>
    <w:rsid w:val="00BA49F0"/>
    <w:rsid w:val="00BB0241"/>
    <w:rsid w:val="00BB0427"/>
    <w:rsid w:val="00BB6CEF"/>
    <w:rsid w:val="00BB725D"/>
    <w:rsid w:val="00BD325F"/>
    <w:rsid w:val="00BF2DBB"/>
    <w:rsid w:val="00C02BEE"/>
    <w:rsid w:val="00C057F2"/>
    <w:rsid w:val="00C34B3D"/>
    <w:rsid w:val="00C53B6F"/>
    <w:rsid w:val="00C70786"/>
    <w:rsid w:val="00C71F0F"/>
    <w:rsid w:val="00C73547"/>
    <w:rsid w:val="00C75F98"/>
    <w:rsid w:val="00C91713"/>
    <w:rsid w:val="00C93B78"/>
    <w:rsid w:val="00CB01BC"/>
    <w:rsid w:val="00CB50D9"/>
    <w:rsid w:val="00CD3884"/>
    <w:rsid w:val="00CE0CA5"/>
    <w:rsid w:val="00CF6CF8"/>
    <w:rsid w:val="00D075AD"/>
    <w:rsid w:val="00D22860"/>
    <w:rsid w:val="00D573B6"/>
    <w:rsid w:val="00D60ED0"/>
    <w:rsid w:val="00D72CE1"/>
    <w:rsid w:val="00D75075"/>
    <w:rsid w:val="00D7623D"/>
    <w:rsid w:val="00D901CB"/>
    <w:rsid w:val="00D91284"/>
    <w:rsid w:val="00D91AB9"/>
    <w:rsid w:val="00DA31B8"/>
    <w:rsid w:val="00DE0280"/>
    <w:rsid w:val="00DF5F6C"/>
    <w:rsid w:val="00E021DA"/>
    <w:rsid w:val="00E04BEF"/>
    <w:rsid w:val="00E120DE"/>
    <w:rsid w:val="00E157FE"/>
    <w:rsid w:val="00E15FF4"/>
    <w:rsid w:val="00E26A9B"/>
    <w:rsid w:val="00E34F46"/>
    <w:rsid w:val="00E40814"/>
    <w:rsid w:val="00E426BE"/>
    <w:rsid w:val="00E47483"/>
    <w:rsid w:val="00E546E6"/>
    <w:rsid w:val="00E740C0"/>
    <w:rsid w:val="00E803C9"/>
    <w:rsid w:val="00E8115C"/>
    <w:rsid w:val="00E86AE3"/>
    <w:rsid w:val="00EA0F06"/>
    <w:rsid w:val="00EB4FFC"/>
    <w:rsid w:val="00EC2A65"/>
    <w:rsid w:val="00EC46E7"/>
    <w:rsid w:val="00ED5DB5"/>
    <w:rsid w:val="00ED6A61"/>
    <w:rsid w:val="00EF7413"/>
    <w:rsid w:val="00F02494"/>
    <w:rsid w:val="00F07951"/>
    <w:rsid w:val="00F21CCE"/>
    <w:rsid w:val="00F24250"/>
    <w:rsid w:val="00F35F64"/>
    <w:rsid w:val="00F4151D"/>
    <w:rsid w:val="00F60163"/>
    <w:rsid w:val="00F65CB4"/>
    <w:rsid w:val="00F7279A"/>
    <w:rsid w:val="00F749E8"/>
    <w:rsid w:val="00F77006"/>
    <w:rsid w:val="00F926C1"/>
    <w:rsid w:val="00FB1387"/>
    <w:rsid w:val="00FB54E1"/>
    <w:rsid w:val="00FC1BB9"/>
    <w:rsid w:val="00FE1A04"/>
    <w:rsid w:val="00FE4AD6"/>
    <w:rsid w:val="00FE62F3"/>
    <w:rsid w:val="00FF75D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006D49A"/>
  <w15:chartTrackingRefBased/>
  <w15:docId w15:val="{EA7CD5C3-A295-644E-9657-F98EC95E2C9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510C7D"/>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510C7D"/>
    <w:rPr>
      <w:rFonts w:ascii="Calibri" w:hAnsi="Calibri" w:cs="Calibri"/>
    </w:rPr>
  </w:style>
  <w:style w:type="paragraph" w:customStyle="1" w:styleId="EndNoteBibliography">
    <w:name w:val="EndNote Bibliography"/>
    <w:basedOn w:val="Normal"/>
    <w:link w:val="EndNoteBibliographyChar"/>
    <w:rsid w:val="00510C7D"/>
    <w:rPr>
      <w:rFonts w:ascii="Calibri" w:hAnsi="Calibri" w:cs="Calibri"/>
    </w:rPr>
  </w:style>
  <w:style w:type="character" w:customStyle="1" w:styleId="EndNoteBibliographyChar">
    <w:name w:val="EndNote Bibliography Char"/>
    <w:basedOn w:val="DefaultParagraphFont"/>
    <w:link w:val="EndNoteBibliography"/>
    <w:rsid w:val="00510C7D"/>
    <w:rPr>
      <w:rFonts w:ascii="Calibri" w:hAnsi="Calibri" w:cs="Calibri"/>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00681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55</TotalTime>
  <Pages>4</Pages>
  <Words>1457</Words>
  <Characters>8308</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74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rown, Eric Dwayne Jr</dc:creator>
  <cp:keywords/>
  <dc:description/>
  <cp:lastModifiedBy>Brown, Eric Dwayne Jr</cp:lastModifiedBy>
  <cp:revision>45</cp:revision>
  <dcterms:created xsi:type="dcterms:W3CDTF">2022-11-19T17:21:00Z</dcterms:created>
  <dcterms:modified xsi:type="dcterms:W3CDTF">2022-11-21T02:32:00Z</dcterms:modified>
</cp:coreProperties>
</file>